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724A2C1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ช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5460FB8F"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 xml:space="preserve">ซึ่งช่วยลดเวลาที่ใช้ในการ </w:t>
      </w:r>
      <w:r w:rsidRPr="00367DFB">
        <w:rPr>
          <w:rFonts w:ascii="TH SarabunPSK" w:hAnsi="TH SarabunPSK" w:cs="TH SarabunPSK" w:hint="cs"/>
          <w:sz w:val="28"/>
          <w:szCs w:val="28"/>
        </w:rPr>
        <w:t xml:space="preserve">config </w:t>
      </w:r>
      <w:r w:rsidRPr="00367DFB">
        <w:rPr>
          <w:rFonts w:ascii="TH SarabunPSK" w:hAnsi="TH SarabunPSK" w:cs="TH SarabunPSK" w:hint="cs"/>
          <w:sz w:val="28"/>
          <w:szCs w:val="28"/>
          <w:cs/>
        </w:rPr>
        <w:t>อุปกรณ์หลายเครื่องพร้อมกัน</w:t>
      </w:r>
      <w:r w:rsidR="00047CF0">
        <w:rPr>
          <w:rFonts w:ascii="TH SarabunPSK" w:hAnsi="TH SarabunPSK" w:cs="TH SarabunPSK" w:hint="cs"/>
          <w:sz w:val="28"/>
          <w:szCs w:val="28"/>
          <w:cs/>
        </w:rPr>
        <w:t xml:space="preserve"> เช่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CD36717" w14:textId="6F530306" w:rsidR="00047CF0" w:rsidRDefault="00047CF0"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 xml:space="preserve">SNMP location, contact </w:t>
      </w:r>
      <w:r w:rsidR="00A93454">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5B4C0988"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hostname</w:t>
      </w:r>
    </w:p>
    <w:p w14:paraId="75A2EB7F" w14:textId="6F22CCF5"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Secret Password</w:t>
      </w:r>
    </w:p>
    <w:p w14:paraId="60764B0F" w14:textId="048446B2"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Banner</w:t>
      </w:r>
    </w:p>
    <w:p w14:paraId="65F1C66B" w14:textId="133F5362"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Pr="00367DFB">
        <w:rPr>
          <w:rFonts w:ascii="TH SarabunPSK" w:hAnsi="TH SarabunPSK" w:cs="TH SarabunPSK" w:hint="cs"/>
          <w:cs/>
        </w:rPr>
        <w:t>ช่องสัญญาณ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5223060C" w:rsidR="00641B57" w:rsidRPr="00987E69"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ช่องสัญญาณเครือข่าย</w:t>
      </w:r>
    </w:p>
    <w:p w14:paraId="727951D9" w14:textId="01916B25" w:rsidR="00641B57"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ที่อยู่ของช่องสัญญาณ</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697031CF"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ช่องสัญญาณ</w:t>
      </w:r>
      <w:r w:rsidR="00641B57" w:rsidRPr="00854F10">
        <w:rPr>
          <w:rFonts w:ascii="TH SarabunPSK" w:hAnsi="TH SarabunPSK" w:cs="TH SarabunPSK"/>
          <w:sz w:val="28"/>
          <w:szCs w:val="28"/>
        </w:rPr>
        <w:t xml:space="preserve"> (Up/Down)</w:t>
      </w:r>
    </w:p>
    <w:p w14:paraId="1154ACA1" w14:textId="380BDB92"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 xml:space="preserve">ารถลบที่อยู่ของช่องสัญญาณ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58CFA4E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เครือข่ายเสมือน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6776D17"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s</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1A61F752"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s</w:t>
      </w:r>
      <w:r>
        <w:rPr>
          <w:rFonts w:ascii="TH SarabunPSK" w:hAnsi="TH SarabunPSK" w:cs="TH SarabunPSK" w:hint="cs"/>
          <w:sz w:val="28"/>
          <w:szCs w:val="28"/>
          <w:cs/>
        </w:rPr>
        <w:t xml:space="preserve"> ได้</w:t>
      </w:r>
    </w:p>
    <w:p w14:paraId="7E2101CD" w14:textId="416C83D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ช่องสัญญาณ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4247D70A"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Consol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34F1B657"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VTY</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5F6AC820"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0AFB064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ที่อยู่ที่ไม่ต้องการให้บริการ </w:t>
      </w:r>
      <w:r>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174C50C8"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792C9FAA"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การตั้งค่าเทคโนโลยีโปรโตคอล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5F39762D" w14:textId="6AEDE53C" w:rsidR="00334754" w:rsidRDefault="00334754" w:rsidP="00334754">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Location</w:t>
      </w:r>
    </w:p>
    <w:p w14:paraId="43669B91" w14:textId="04872EC4" w:rsidR="00334754" w:rsidRPr="006B4730" w:rsidRDefault="00334754"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ntact</w:t>
      </w:r>
    </w:p>
    <w:p w14:paraId="4FC98A53" w14:textId="31D308EC"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CDP</w:t>
      </w:r>
    </w:p>
    <w:p w14:paraId="1FD90440" w14:textId="7FFE21A1"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0887B865" w:rsidR="005B7379" w:rsidRDefault="00467677" w:rsidP="00731E5A">
      <w:pPr>
        <w:pStyle w:val="ListParagraph"/>
        <w:numPr>
          <w:ilvl w:val="4"/>
          <w:numId w:val="1"/>
        </w:numPr>
        <w:ind w:left="2808"/>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โปรโตคอล</w:t>
      </w:r>
      <w:r w:rsidR="00731E5A">
        <w:rPr>
          <w:rFonts w:ascii="TH SarabunPSK" w:hAnsi="TH SarabunPSK" w:cs="TH SarabunPSK" w:hint="cs"/>
          <w:sz w:val="28"/>
          <w:szCs w:val="28"/>
          <w:cs/>
        </w:rPr>
        <w:t>ได้ดังนี้</w:t>
      </w:r>
    </w:p>
    <w:p w14:paraId="0240C2C6" w14:textId="1002B3C4"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Vlan spanning tree mode</w:t>
      </w:r>
      <w:r w:rsidR="00CD4854">
        <w:rPr>
          <w:rFonts w:ascii="TH SarabunPSK" w:hAnsi="TH SarabunPSK" w:cs="TH SarabunPSK"/>
          <w:sz w:val="28"/>
          <w:szCs w:val="28"/>
        </w:rPr>
        <w:t xml:space="preserve"> (pvst)</w:t>
      </w:r>
    </w:p>
    <w:p w14:paraId="3A458026" w14:textId="560B40BA"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Vlan rapid spanning tree mode</w:t>
      </w:r>
      <w:r w:rsidR="00CD4854">
        <w:rPr>
          <w:rFonts w:ascii="TH SarabunPSK" w:hAnsi="TH SarabunPSK" w:cs="TH SarabunPSK"/>
          <w:sz w:val="28"/>
          <w:szCs w:val="28"/>
        </w:rPr>
        <w:t xml:space="preserve"> (</w:t>
      </w:r>
      <w:r w:rsidR="00CD4854" w:rsidRPr="00CD4854">
        <w:rPr>
          <w:rFonts w:ascii="TH SarabunPSK" w:hAnsi="TH SarabunPSK" w:cs="TH SarabunPSK"/>
          <w:sz w:val="28"/>
          <w:szCs w:val="28"/>
        </w:rPr>
        <w:t>rapid-pvst</w:t>
      </w:r>
      <w:r w:rsidR="00CD4854">
        <w:rPr>
          <w:rFonts w:ascii="TH SarabunPSK" w:hAnsi="TH SarabunPSK" w:cs="TH SarabunPSK"/>
          <w:sz w:val="28"/>
          <w:szCs w:val="28"/>
        </w:rPr>
        <w:t>)</w:t>
      </w:r>
    </w:p>
    <w:p w14:paraId="62237B0E" w14:textId="57CD8423"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เครือข่ายเสมือน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1ECB6CD0"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ระบุช่องสัญญาณในการเปิดปิดฟังก์ชัน </w:t>
      </w:r>
      <w:r>
        <w:rPr>
          <w:rFonts w:ascii="TH SarabunPSK" w:hAnsi="TH SarabunPSK" w:cs="TH SarabunPSK"/>
          <w:sz w:val="28"/>
          <w:szCs w:val="28"/>
        </w:rPr>
        <w:t>Postfast</w:t>
      </w:r>
    </w:p>
    <w:p w14:paraId="6FED84E3" w14:textId="22305FC7"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 xml:space="preserve">จะเปิดใช้อัตโนมัติกับช่องสัญญาณที่ระบุในฟังก์ชัน </w:t>
      </w:r>
      <w:r>
        <w:rPr>
          <w:rFonts w:ascii="TH SarabunPSK" w:hAnsi="TH SarabunPSK" w:cs="TH SarabunPSK"/>
          <w:sz w:val="28"/>
          <w:szCs w:val="28"/>
        </w:rPr>
        <w:t>Postfast</w:t>
      </w:r>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PAgP)</w:t>
      </w:r>
    </w:p>
    <w:p w14:paraId="3D3353BA" w14:textId="253CA615"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ช่องสัญญาณ</w:t>
      </w:r>
    </w:p>
    <w:p w14:paraId="1D8A31B1" w14:textId="0491B14B"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LAcP)</w:t>
      </w:r>
    </w:p>
    <w:p w14:paraId="6D839081"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ช่องสัญญาณ</w:t>
      </w:r>
    </w:p>
    <w:p w14:paraId="6B4B9B66"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4FA26D94" w14:textId="52C94865" w:rsidR="001270EB" w:rsidRP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BDB4CB1" w14:textId="4B90FC1F"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ารกำหนดค่าเส้นทางของอุปกรณ์</w:t>
      </w:r>
    </w:p>
    <w:p w14:paraId="6A5BCACF" w14:textId="1EA203F7"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 xml:space="preserve">การกำหนดเส้นทาง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2BB61F3C"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การเลือก</w:t>
      </w:r>
      <w:r>
        <w:rPr>
          <w:rFonts w:ascii="TH SarabunPSK" w:hAnsi="TH SarabunPSK" w:cs="TH SarabunPSK" w:hint="cs"/>
          <w:sz w:val="28"/>
          <w:szCs w:val="28"/>
          <w:cs/>
        </w:rPr>
        <w:t>เส้น</w:t>
      </w:r>
      <w:r w:rsidR="002E0439">
        <w:rPr>
          <w:rFonts w:ascii="TH SarabunPSK" w:hAnsi="TH SarabunPSK" w:cs="TH SarabunPSK" w:hint="cs"/>
          <w:sz w:val="28"/>
          <w:szCs w:val="28"/>
          <w:cs/>
        </w:rPr>
        <w:t>ทาง</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5B2B7219"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E0439">
        <w:rPr>
          <w:rFonts w:ascii="TH SarabunPSK" w:hAnsi="TH SarabunPSK" w:cs="TH SarabunPSK" w:hint="cs"/>
          <w:sz w:val="28"/>
          <w:szCs w:val="28"/>
          <w:cs/>
        </w:rPr>
        <w:t>เส้นทางที่กำหนดไว้ได้</w:t>
      </w:r>
    </w:p>
    <w:p w14:paraId="69827DE4" w14:textId="3A7E671C"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4A61CFCF" w:rsidR="002E0439" w:rsidRPr="00A143AE"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4F6897EA"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69F59610"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4B8B3465" w14:textId="2B696224" w:rsidR="00A37B3F" w:rsidRPr="00A37B3F" w:rsidRDefault="00A37B3F" w:rsidP="00A37B3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569BD723"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r w:rsidR="005F239F">
        <w:rPr>
          <w:rFonts w:ascii="TH SarabunPSK" w:hAnsi="TH SarabunPSK" w:cs="TH SarabunPSK"/>
          <w:sz w:val="28"/>
          <w:szCs w:val="28"/>
        </w:rPr>
        <w:t xml:space="preserve"> (</w:t>
      </w:r>
      <w:r w:rsidR="005F239F">
        <w:rPr>
          <w:rFonts w:ascii="TH SarabunPSK" w:hAnsi="TH SarabunPSK" w:cs="TH SarabunPSK" w:hint="cs"/>
          <w:sz w:val="28"/>
          <w:szCs w:val="28"/>
          <w:cs/>
        </w:rPr>
        <w:t>รองรับกับอุปกรณ์จริงเท่านั้น</w:t>
      </w:r>
      <w:r w:rsidR="005F239F">
        <w:rPr>
          <w:rFonts w:ascii="TH SarabunPSK" w:hAnsi="TH SarabunPSK" w:cs="TH SarabunPSK"/>
          <w:sz w:val="28"/>
          <w:szCs w:val="28"/>
        </w:rPr>
        <w:t>)</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Postfast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 xml:space="preserve">โครงงานนี้มุ่งเน้นการพัฒนาเว็บแอปพลิเคชันที่สามารถ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Web Framework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ที่รองรับ เช่น </w:t>
      </w:r>
      <w:r w:rsidRPr="00367DFB">
        <w:rPr>
          <w:rFonts w:ascii="TH SarabunPSK" w:hAnsi="TH SarabunPSK" w:cs="TH SarabunPSK" w:hint="cs"/>
          <w:sz w:val="28"/>
          <w:szCs w:val="28"/>
        </w:rPr>
        <w:t>paramiko</w:t>
      </w:r>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lastRenderedPageBreak/>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 </w:t>
      </w:r>
      <w:r w:rsidRPr="00367DFB">
        <w:rPr>
          <w:rFonts w:ascii="TH SarabunPSK" w:hAnsi="TH SarabunPSK" w:cs="TH SarabunPSK" w:hint="cs"/>
          <w:sz w:val="28"/>
          <w:szCs w:val="28"/>
        </w:rPr>
        <w:t xml:space="preserve">paramiko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Pr="00367DFB"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3A518A0E" w:rsidR="00CF2DD9"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ตรวจสอบการทำงานของระบบในการเก็บข้อมูลจากอุปกรณ์และการตั้งค่า</w:t>
      </w:r>
    </w:p>
    <w:p w14:paraId="18387361" w14:textId="6CDB02C7" w:rsidR="006D349D" w:rsidRPr="00367DFB" w:rsidRDefault="006D349D"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 xml:space="preserve">ตรวจสอบการดึงข้อมูลที่ใช้ </w:t>
      </w:r>
      <w:r>
        <w:rPr>
          <w:rFonts w:ascii="TH SarabunPSK" w:hAnsi="TH SarabunPSK" w:cs="TH SarabunPSK"/>
          <w:sz w:val="28"/>
          <w:szCs w:val="28"/>
        </w:rPr>
        <w:t xml:space="preserve">SNMP </w:t>
      </w:r>
      <w:r>
        <w:rPr>
          <w:rFonts w:ascii="TH SarabunPSK" w:hAnsi="TH SarabunPSK" w:cs="TH SarabunPSK" w:hint="cs"/>
          <w:sz w:val="28"/>
          <w:szCs w:val="28"/>
          <w:cs/>
        </w:rPr>
        <w:t>ที่ถูกต้อง</w:t>
      </w:r>
    </w:p>
    <w:p w14:paraId="572CA23C" w14:textId="77777777" w:rsidR="00CF2DD9" w:rsidRPr="00367DFB"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F50498"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CB6B1C">
            <w:pPr>
              <w:jc w:val="cente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EVE-NG Server</w:t>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aramiko</w:t>
      </w:r>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lastRenderedPageBreak/>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367DFB" w:rsidRDefault="00E044FF"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เอกสารอ้างอิง</w:t>
      </w:r>
    </w:p>
    <w:p w14:paraId="797D5C11" w14:textId="77777777" w:rsidR="002D793D" w:rsidRPr="002D793D" w:rsidRDefault="002D793D" w:rsidP="002D793D">
      <w:pPr>
        <w:pStyle w:val="Bibliography"/>
        <w:spacing w:line="240" w:lineRule="auto"/>
        <w:ind w:left="1440"/>
        <w:rPr>
          <w:rFonts w:ascii="TH SarabunPSK" w:hAnsi="TH SarabunPSK" w:cs="TH SarabunPSK"/>
          <w:sz w:val="28"/>
        </w:rPr>
      </w:pPr>
      <w:r>
        <w:rPr>
          <w:rFonts w:ascii="TH SarabunPSK" w:hAnsi="TH SarabunPSK" w:cs="TH SarabunPSK"/>
          <w:sz w:val="28"/>
        </w:rPr>
        <w:fldChar w:fldCharType="begin"/>
      </w:r>
      <w:r>
        <w:rPr>
          <w:rFonts w:ascii="TH SarabunPSK" w:hAnsi="TH SarabunPSK" w:cs="TH SarabunPSK"/>
          <w:sz w:val="28"/>
        </w:rPr>
        <w:instrText xml:space="preserve"> ADDIN ZOTERO_BIBL {"uncited":[],"omitted":[],"custom":[]} CSL_BIBLIOGRAPHY </w:instrText>
      </w:r>
      <w:r>
        <w:rPr>
          <w:rFonts w:ascii="TH SarabunPSK" w:hAnsi="TH SarabunPSK" w:cs="TH SarabunPSK"/>
          <w:sz w:val="28"/>
        </w:rPr>
        <w:fldChar w:fldCharType="separate"/>
      </w:r>
      <w:r w:rsidRPr="002D793D">
        <w:rPr>
          <w:rFonts w:ascii="TH SarabunPSK" w:hAnsi="TH SarabunPSK" w:cs="TH SarabunPSK"/>
          <w:sz w:val="28"/>
        </w:rPr>
        <w:t>[1]</w:t>
      </w:r>
      <w:r w:rsidRPr="002D793D">
        <w:rPr>
          <w:rFonts w:ascii="TH SarabunPSK" w:hAnsi="TH SarabunPSK" w:cs="TH SarabunPSK"/>
          <w:sz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5941FF7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2]</w:t>
      </w:r>
      <w:r w:rsidRPr="002D793D">
        <w:rPr>
          <w:rFonts w:ascii="TH SarabunPSK" w:hAnsi="TH SarabunPSK" w:cs="TH SarabunPSK"/>
          <w:sz w:val="28"/>
        </w:rPr>
        <w:tab/>
        <w:t>“Network Security.pdf.” Accessed: Nov. 25, 2024. [Online]. Available: https://edu.anarcho-copy.org/TCP%20IP%20-%20Network/Network%20Security.pdf</w:t>
      </w:r>
    </w:p>
    <w:p w14:paraId="53F386C6"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3]</w:t>
      </w:r>
      <w:r w:rsidRPr="002D793D">
        <w:rPr>
          <w:rFonts w:ascii="TH SarabunPSK" w:hAnsi="TH SarabunPSK" w:cs="TH SarabunPSK"/>
          <w:sz w:val="28"/>
        </w:rPr>
        <w:tab/>
        <w:t>“PSP-LABS-02A.pdf.” Accessed: Nov. 25, 2024. [Online]. Available: https://people.iee.ihu.gr/~lakritidis/downloads/courses/psp/PSP-LABS-02A.pdf</w:t>
      </w:r>
    </w:p>
    <w:p w14:paraId="4086396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4]</w:t>
      </w:r>
      <w:r w:rsidRPr="002D793D">
        <w:rPr>
          <w:rFonts w:ascii="TH SarabunPSK" w:hAnsi="TH SarabunPSK" w:cs="TH SarabunPSK"/>
          <w:sz w:val="28"/>
        </w:rPr>
        <w:tab/>
        <w:t>“25 most popular Python scripts for network security.pdf.” Accessed: Nov. 25, 2024. [Online]. Available: http://103.203.175.90:81/fdScript/RootOfEBooks/E%20Book%20collection%20-%202024%20-%20E/CSE%20%20IT%20AIDS%20ML/25%20most%20popular%20Python%20scripts%20for%20network%20security.pdf</w:t>
      </w:r>
    </w:p>
    <w:p w14:paraId="7854748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5]</w:t>
      </w:r>
      <w:r w:rsidRPr="002D793D">
        <w:rPr>
          <w:rFonts w:ascii="TH SarabunPSK" w:hAnsi="TH SarabunPSK" w:cs="TH SarabunPSK"/>
          <w:sz w:val="28"/>
        </w:rPr>
        <w:tab/>
        <w:t>M. Cagalj, “The Secure Shell (SSH) Protocol”.</w:t>
      </w:r>
    </w:p>
    <w:p w14:paraId="5B07A95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6]</w:t>
      </w:r>
      <w:r w:rsidRPr="002D793D">
        <w:rPr>
          <w:rFonts w:ascii="TH SarabunPSK" w:hAnsi="TH SarabunPSK" w:cs="TH SarabunPSK"/>
          <w:sz w:val="28"/>
        </w:rPr>
        <w:tab/>
        <w:t>“routing.pdf.” Accessed: Nov. 25, 2024. [Online]. Available: https://www.cs.cornell.edu/skeshav/book/slides/routing/routing.pdf</w:t>
      </w:r>
    </w:p>
    <w:p w14:paraId="4FF8A5A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7]</w:t>
      </w:r>
      <w:r w:rsidRPr="002D793D">
        <w:rPr>
          <w:rFonts w:ascii="TH SarabunPSK" w:hAnsi="TH SarabunPSK" w:cs="TH SarabunPSK"/>
          <w:sz w:val="28"/>
        </w:rPr>
        <w:tab/>
        <w:t>“a_guide_to_understanding_snmp.pdf.” Accessed: Nov. 25, 2024. [Online]. Available: https://www.solarwinds.com/assets/solarwinds/swresources/tech-tip/a_guide_to_understanding_snmp.pdf</w:t>
      </w:r>
    </w:p>
    <w:p w14:paraId="10F7EE35"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8]</w:t>
      </w:r>
      <w:r w:rsidRPr="002D793D">
        <w:rPr>
          <w:rFonts w:ascii="TH SarabunPSK" w:hAnsi="TH SarabunPSK" w:cs="TH SarabunPSK"/>
          <w:sz w:val="28"/>
        </w:rPr>
        <w:tab/>
        <w:t>“dhcp_feature_overview_guide.pdf.” Accessed: Nov. 25, 2024. [Online]. Available: https://www.alliedtelesis.com/sites/default/files/documents/configuration-guides/dhcp_feature_overview_guide.pdf</w:t>
      </w:r>
    </w:p>
    <w:p w14:paraId="127A285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9]</w:t>
      </w:r>
      <w:r w:rsidRPr="002D793D">
        <w:rPr>
          <w:rFonts w:ascii="TH SarabunPSK" w:hAnsi="TH SarabunPSK" w:cs="TH SarabunPSK"/>
          <w:sz w:val="28"/>
        </w:rPr>
        <w:tab/>
        <w:t>D. L. Mills, “Network Time Protocol (NTP),” RFC Editor, RFC0958, Sep. 1985. doi: 10.17487/rfc0958.</w:t>
      </w:r>
    </w:p>
    <w:p w14:paraId="736B7211"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0]</w:t>
      </w:r>
      <w:r w:rsidRPr="002D793D">
        <w:rPr>
          <w:rFonts w:ascii="TH SarabunPSK" w:hAnsi="TH SarabunPSK" w:cs="TH SarabunPSK"/>
          <w:sz w:val="28"/>
        </w:rPr>
        <w:tab/>
        <w:t>S. Jose, “Cisco Discovery Protocol Configuration Guide”.</w:t>
      </w:r>
    </w:p>
    <w:p w14:paraId="7C03E0C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1]</w:t>
      </w:r>
      <w:r w:rsidRPr="002D793D">
        <w:rPr>
          <w:rFonts w:ascii="TH SarabunPSK" w:hAnsi="TH SarabunPSK" w:cs="TH SarabunPSK"/>
          <w:sz w:val="28"/>
        </w:rPr>
        <w:tab/>
        <w:t>“22 Configuring LLDP”.</w:t>
      </w:r>
    </w:p>
    <w:p w14:paraId="3BD3DE3B"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2]</w:t>
      </w:r>
      <w:r w:rsidRPr="002D793D">
        <w:rPr>
          <w:rFonts w:ascii="TH SarabunPSK" w:hAnsi="TH SarabunPSK" w:cs="TH SarabunPSK"/>
          <w:sz w:val="28"/>
        </w:rPr>
        <w:tab/>
        <w:t>M. Seaman, “Link Aggregation Control Protocol”.</w:t>
      </w:r>
    </w:p>
    <w:p w14:paraId="4A015B7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3]</w:t>
      </w:r>
      <w:r w:rsidRPr="002D793D">
        <w:rPr>
          <w:rFonts w:ascii="TH SarabunPSK" w:hAnsi="TH SarabunPSK" w:cs="TH SarabunPSK"/>
          <w:sz w:val="28"/>
        </w:rPr>
        <w:tab/>
        <w:t>“spanning_tree.pdf.” Accessed: Nov. 25, 2024. [Online]. Available: https://www.cisco.com/c/en/us/td/docs/switches/lan/catalyst6500/ios/15-4SY/config_guide/sup6T/15_3_sy_swcg_6T/spanning_tree.pdf</w:t>
      </w:r>
    </w:p>
    <w:p w14:paraId="311EE2D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4]</w:t>
      </w:r>
      <w:r w:rsidRPr="002D793D">
        <w:rPr>
          <w:rFonts w:ascii="TH SarabunPSK" w:hAnsi="TH SarabunPSK" w:cs="TH SarabunPSK"/>
          <w:sz w:val="28"/>
        </w:rPr>
        <w:tab/>
        <w:t>“Configuring Optional Spanning-Tree Features”.</w:t>
      </w:r>
    </w:p>
    <w:p w14:paraId="08F1EAB7"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lastRenderedPageBreak/>
        <w:t>[15]</w:t>
      </w:r>
      <w:r w:rsidRPr="002D793D">
        <w:rPr>
          <w:rFonts w:ascii="TH SarabunPSK" w:hAnsi="TH SarabunPSK" w:cs="TH SarabunPSK"/>
          <w:sz w:val="28"/>
        </w:rPr>
        <w:tab/>
      </w:r>
      <w:r w:rsidRPr="002D793D">
        <w:rPr>
          <w:rFonts w:ascii="TH SarabunPSK" w:hAnsi="TH SarabunPSK" w:cs="TH SarabunPSK"/>
          <w:sz w:val="28"/>
          <w:cs/>
        </w:rPr>
        <w:t>ธ. สิทธิพล</w:t>
      </w:r>
      <w:r w:rsidRPr="002D793D">
        <w:rPr>
          <w:rFonts w:ascii="TH SarabunPSK" w:hAnsi="TH SarabunPSK" w:cs="TH SarabunPSK"/>
          <w:sz w:val="28"/>
        </w:rPr>
        <w:t xml:space="preserve">, </w:t>
      </w:r>
      <w:r w:rsidRPr="002D793D">
        <w:rPr>
          <w:rFonts w:ascii="TH SarabunPSK" w:hAnsi="TH SarabunPSK" w:cs="TH SarabunPSK"/>
          <w:sz w:val="28"/>
          <w:cs/>
        </w:rPr>
        <w:t>ข. กฤตพลวิมาน</w:t>
      </w:r>
      <w:r w:rsidRPr="002D793D">
        <w:rPr>
          <w:rFonts w:ascii="TH SarabunPSK" w:hAnsi="TH SarabunPSK" w:cs="TH SarabunPSK"/>
          <w:sz w:val="28"/>
        </w:rPr>
        <w:t xml:space="preserve">, and </w:t>
      </w:r>
      <w:r w:rsidRPr="002D793D">
        <w:rPr>
          <w:rFonts w:ascii="TH SarabunPSK" w:hAnsi="TH SarabunPSK" w:cs="TH SarabunPSK"/>
          <w:sz w:val="28"/>
          <w:cs/>
        </w:rPr>
        <w:t>เ. เพียซ้าย</w:t>
      </w:r>
      <w:r w:rsidRPr="002D793D">
        <w:rPr>
          <w:rFonts w:ascii="TH SarabunPSK" w:hAnsi="TH SarabunPSK" w:cs="TH SarabunPSK"/>
          <w:sz w:val="28"/>
        </w:rPr>
        <w:t>, “</w:t>
      </w:r>
      <w:r w:rsidRPr="002D793D">
        <w:rPr>
          <w:rFonts w:ascii="TH SarabunPSK" w:hAnsi="TH SarabunPSK" w:cs="TH SarabunPSK"/>
          <w:sz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2D793D">
        <w:rPr>
          <w:rFonts w:ascii="TH SarabunPSK" w:hAnsi="TH SarabunPSK" w:cs="TH SarabunPSK"/>
          <w:sz w:val="28"/>
        </w:rPr>
        <w:t xml:space="preserve">ISO/IEC 27001 : 2013,” </w:t>
      </w:r>
      <w:r w:rsidRPr="002D793D">
        <w:rPr>
          <w:rFonts w:ascii="TH SarabunPSK" w:hAnsi="TH SarabunPSK" w:cs="TH SarabunPSK"/>
          <w:i/>
          <w:iCs/>
          <w:sz w:val="28"/>
          <w:cs/>
        </w:rPr>
        <w:t>วารสารวิจัย วิทยาศาสตร์และเทคโนโลยี มหาวิทยาลัยราชภัฏนครราชสีมา</w:t>
      </w:r>
      <w:r w:rsidRPr="002D793D">
        <w:rPr>
          <w:rFonts w:ascii="TH SarabunPSK" w:hAnsi="TH SarabunPSK" w:cs="TH SarabunPSK"/>
          <w:sz w:val="28"/>
        </w:rPr>
        <w:t>, vol. 7, no. 2, Art. no. 2, Dec. 2022.</w:t>
      </w:r>
    </w:p>
    <w:p w14:paraId="43C62B5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6]</w:t>
      </w:r>
      <w:r w:rsidRPr="002D793D">
        <w:rPr>
          <w:rFonts w:ascii="TH SarabunPSK" w:hAnsi="TH SarabunPSK" w:cs="TH SarabunPSK"/>
          <w:sz w:val="28"/>
        </w:rPr>
        <w:tab/>
      </w:r>
      <w:r w:rsidRPr="002D793D">
        <w:rPr>
          <w:rFonts w:ascii="TH SarabunPSK" w:hAnsi="TH SarabunPSK" w:cs="TH SarabunPSK"/>
          <w:sz w:val="28"/>
          <w:cs/>
        </w:rPr>
        <w:t>ส. วานนท</w:t>
      </w:r>
      <w:r w:rsidRPr="002D793D">
        <w:rPr>
          <w:rFonts w:ascii="TH SarabunPSK" w:hAnsi="TH SarabunPSK" w:cs="TH SarabunPSK"/>
          <w:sz w:val="28"/>
        </w:rPr>
        <w:t>, “</w:t>
      </w:r>
      <w:r w:rsidRPr="002D793D">
        <w:rPr>
          <w:rFonts w:ascii="TH SarabunPSK" w:hAnsi="TH SarabunPSK" w:cs="TH SarabunPSK"/>
          <w:sz w:val="28"/>
          <w:cs/>
        </w:rPr>
        <w:t>การพัฒนาระบบบริหารจัดการรักษาความปลอดภัย ของระบบเครือข่ายสารสนเทศภาครัฐ</w:t>
      </w:r>
      <w:r w:rsidRPr="002D793D">
        <w:rPr>
          <w:rFonts w:ascii="TH SarabunPSK" w:hAnsi="TH SarabunPSK" w:cs="TH SarabunPSK"/>
          <w:sz w:val="28"/>
        </w:rPr>
        <w:t xml:space="preserve">,” </w:t>
      </w:r>
      <w:r w:rsidRPr="002D793D">
        <w:rPr>
          <w:rFonts w:ascii="TH SarabunPSK" w:hAnsi="TH SarabunPSK" w:cs="TH SarabunPSK"/>
          <w:i/>
          <w:iCs/>
          <w:sz w:val="28"/>
          <w:cs/>
        </w:rPr>
        <w:t>วารสาร​ มจร​ อุบลปริทรรศน์</w:t>
      </w:r>
      <w:r w:rsidRPr="002D793D">
        <w:rPr>
          <w:rFonts w:ascii="TH SarabunPSK" w:hAnsi="TH SarabunPSK" w:cs="TH SarabunPSK"/>
          <w:sz w:val="28"/>
        </w:rPr>
        <w:t>, vol. 2, no. 2, Art. no. 2, Aug. 2017.</w:t>
      </w:r>
    </w:p>
    <w:p w14:paraId="2478D58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7]</w:t>
      </w:r>
      <w:r w:rsidRPr="002D793D">
        <w:rPr>
          <w:rFonts w:ascii="TH SarabunPSK" w:hAnsi="TH SarabunPSK" w:cs="TH SarabunPSK"/>
          <w:sz w:val="28"/>
        </w:rPr>
        <w:tab/>
        <w:t>K. Hinsen, “Parallel Computing in Python: multiprocessing”.</w:t>
      </w:r>
    </w:p>
    <w:p w14:paraId="4AC5F00A" w14:textId="1A68C3D8" w:rsidR="00061656" w:rsidRPr="00061656" w:rsidRDefault="002D793D" w:rsidP="002D793D">
      <w:pPr>
        <w:pStyle w:val="Bibliography"/>
        <w:spacing w:line="240" w:lineRule="auto"/>
        <w:ind w:left="2160"/>
        <w:rPr>
          <w:rFonts w:ascii="TH SarabunPSK" w:hAnsi="TH SarabunPSK" w:cs="TH SarabunPSK"/>
          <w:sz w:val="28"/>
        </w:rPr>
      </w:pPr>
      <w:r>
        <w:rPr>
          <w:rFonts w:ascii="TH SarabunPSK" w:hAnsi="TH SarabunPSK" w:cs="TH SarabunPSK"/>
          <w:sz w:val="28"/>
        </w:rPr>
        <w:fldChar w:fldCharType="end"/>
      </w:r>
    </w:p>
    <w:p w14:paraId="1986D225" w14:textId="7EB50BAD" w:rsidR="00DF4343" w:rsidRDefault="00DF4343">
      <w:pPr>
        <w:rPr>
          <w:rFonts w:ascii="TH SarabunPSK" w:hAnsi="TH SarabunPSK" w:cs="TH SarabunPSK"/>
          <w:sz w:val="28"/>
          <w:szCs w:val="28"/>
        </w:rPr>
      </w:pPr>
    </w:p>
    <w:p w14:paraId="1977828B" w14:textId="77777777" w:rsidR="00FB5C31" w:rsidRDefault="00FB5C31">
      <w:pPr>
        <w:rPr>
          <w:rFonts w:ascii="TH SarabunPSK" w:hAnsi="TH SarabunPSK" w:cs="TH SarabunPSK"/>
          <w:sz w:val="28"/>
          <w:szCs w:val="28"/>
        </w:rPr>
      </w:pPr>
    </w:p>
    <w:p w14:paraId="27957D81" w14:textId="77777777" w:rsidR="00FB5C31" w:rsidRDefault="00FB5C31">
      <w:pPr>
        <w:rPr>
          <w:rFonts w:ascii="TH SarabunPSK" w:hAnsi="TH SarabunPSK" w:cs="TH SarabunPSK"/>
          <w:sz w:val="28"/>
          <w:szCs w:val="28"/>
        </w:rPr>
      </w:pPr>
    </w:p>
    <w:p w14:paraId="709CAE56" w14:textId="77777777" w:rsidR="00FB5C31" w:rsidRDefault="00FB5C31">
      <w:pPr>
        <w:rPr>
          <w:rFonts w:ascii="TH SarabunPSK" w:hAnsi="TH SarabunPSK" w:cs="TH SarabunPSK"/>
          <w:sz w:val="28"/>
          <w:szCs w:val="28"/>
        </w:rPr>
      </w:pPr>
    </w:p>
    <w:p w14:paraId="33E8C537" w14:textId="77777777" w:rsidR="00FB5C31" w:rsidRDefault="00FB5C31">
      <w:pPr>
        <w:rPr>
          <w:rFonts w:ascii="TH SarabunPSK" w:hAnsi="TH SarabunPSK" w:cs="TH SarabunPSK"/>
          <w:sz w:val="28"/>
          <w:szCs w:val="28"/>
        </w:rPr>
      </w:pPr>
    </w:p>
    <w:p w14:paraId="27AA4687" w14:textId="77777777" w:rsidR="00FB5C31" w:rsidRDefault="00FB5C31">
      <w:pPr>
        <w:rPr>
          <w:rFonts w:ascii="TH SarabunPSK" w:hAnsi="TH SarabunPSK" w:cs="TH SarabunPSK"/>
          <w:sz w:val="28"/>
          <w:szCs w:val="28"/>
        </w:rPr>
      </w:pP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0364E94C" w14:textId="4E5C2DB9" w:rsidR="00CA4E9C" w:rsidRPr="00367DFB" w:rsidRDefault="00FB5C31" w:rsidP="003319F0">
      <w:pPr>
        <w:rPr>
          <w:rFonts w:ascii="TH SarabunPSK" w:hAnsi="TH SarabunPSK" w:cs="TH SarabunPSK"/>
          <w:sz w:val="28"/>
          <w:szCs w:val="28"/>
        </w:rPr>
      </w:pPr>
      <w:r>
        <w:rPr>
          <w:rFonts w:ascii="TH SarabunPSK" w:hAnsi="TH SarabunPSK" w:cs="TH SarabunPSK"/>
          <w:sz w:val="28"/>
          <w:szCs w:val="28"/>
        </w:rPr>
        <w:br w:type="page"/>
      </w:r>
    </w:p>
    <w:p w14:paraId="26BA6893" w14:textId="77777777" w:rsidR="003319F0" w:rsidRDefault="00CA4E9C" w:rsidP="00CA4E9C">
      <w:pPr>
        <w:jc w:val="right"/>
        <w:rPr>
          <w:rFonts w:ascii="TH SarabunPSK" w:hAnsi="TH SarabunPSK" w:cs="TH SarabunPSK"/>
          <w:sz w:val="28"/>
          <w:szCs w:val="28"/>
        </w:rPr>
      </w:pPr>
      <w:r w:rsidRPr="00367DFB">
        <w:rPr>
          <w:rFonts w:ascii="TH SarabunPSK" w:hAnsi="TH SarabunPSK" w:cs="TH SarabunPSK" w:hint="cs"/>
          <w:sz w:val="28"/>
          <w:szCs w:val="28"/>
        </w:rPr>
        <w:lastRenderedPageBreak/>
        <w:tab/>
      </w:r>
    </w:p>
    <w:p w14:paraId="2671E286" w14:textId="4152F629"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ประธาน</w:t>
      </w:r>
      <w:r w:rsidRPr="00367DFB">
        <w:rPr>
          <w:rFonts w:ascii="TH SarabunPSK" w:hAnsi="TH SarabunPSK" w:cs="TH SarabunPSK" w:hint="cs"/>
          <w:sz w:val="28"/>
          <w:szCs w:val="28"/>
          <w:cs/>
        </w:rPr>
        <w:tab/>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FE7536" w14:textId="77777777" w:rsidR="00F40691" w:rsidRDefault="00F40691" w:rsidP="00B25C12">
      <w:r>
        <w:separator/>
      </w:r>
    </w:p>
  </w:endnote>
  <w:endnote w:type="continuationSeparator" w:id="0">
    <w:p w14:paraId="4D967992" w14:textId="77777777" w:rsidR="00F40691" w:rsidRDefault="00F40691"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0314218"/>
      <w:docPartObj>
        <w:docPartGallery w:val="Page Numbers (Bottom of Page)"/>
        <w:docPartUnique/>
      </w:docPartObj>
    </w:sdtPr>
    <w:sdtContent>
      <w:p w14:paraId="4F3E8EED" w14:textId="77777777" w:rsidR="00DF7CD3" w:rsidRDefault="00DF7CD3" w:rsidP="00754B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DF7CD3" w:rsidRDefault="00DF7C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8457868"/>
      <w:docPartObj>
        <w:docPartGallery w:val="Page Numbers (Bottom of Page)"/>
        <w:docPartUnique/>
      </w:docPartObj>
    </w:sdtPr>
    <w:sdtContent>
      <w:p w14:paraId="15625B91" w14:textId="77777777" w:rsidR="00DF7CD3" w:rsidRDefault="00DF7CD3" w:rsidP="00754B01">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DF7CD3" w:rsidRPr="00DF7CD3" w:rsidRDefault="00DF7C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BA0812" w14:textId="77777777" w:rsidR="00F40691" w:rsidRDefault="00F40691" w:rsidP="00B25C12">
      <w:r>
        <w:separator/>
      </w:r>
    </w:p>
  </w:footnote>
  <w:footnote w:type="continuationSeparator" w:id="0">
    <w:p w14:paraId="5FE40F1B" w14:textId="77777777" w:rsidR="00F40691" w:rsidRDefault="00F40691"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3CFAE" w14:textId="77777777" w:rsidR="00B25C12" w:rsidRPr="00B25C12" w:rsidRDefault="00B25C1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97E4E"/>
    <w:multiLevelType w:val="multilevel"/>
    <w:tmpl w:val="69EC23F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decimal"/>
      <w:lvlText w:val="%1.%2.%3.%4"/>
      <w:lvlJc w:val="left"/>
      <w:pPr>
        <w:ind w:left="1800" w:hanging="720"/>
      </w:pPr>
      <w:rPr>
        <w:rFonts w:hint="default"/>
        <w:sz w:val="28"/>
        <w:szCs w:val="32"/>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649357932">
    <w:abstractNumId w:val="6"/>
  </w:num>
  <w:num w:numId="2" w16cid:durableId="613682049">
    <w:abstractNumId w:val="4"/>
  </w:num>
  <w:num w:numId="3" w16cid:durableId="836380424">
    <w:abstractNumId w:val="2"/>
  </w:num>
  <w:num w:numId="4" w16cid:durableId="1962615557">
    <w:abstractNumId w:val="5"/>
  </w:num>
  <w:num w:numId="5" w16cid:durableId="274095359">
    <w:abstractNumId w:val="10"/>
  </w:num>
  <w:num w:numId="6" w16cid:durableId="813719190">
    <w:abstractNumId w:val="12"/>
  </w:num>
  <w:num w:numId="7" w16cid:durableId="1870138799">
    <w:abstractNumId w:val="3"/>
  </w:num>
  <w:num w:numId="8" w16cid:durableId="1444685974">
    <w:abstractNumId w:val="8"/>
  </w:num>
  <w:num w:numId="9" w16cid:durableId="248735516">
    <w:abstractNumId w:val="9"/>
  </w:num>
  <w:num w:numId="10" w16cid:durableId="2096582885">
    <w:abstractNumId w:val="7"/>
  </w:num>
  <w:num w:numId="11" w16cid:durableId="1185484669">
    <w:abstractNumId w:val="11"/>
  </w:num>
  <w:num w:numId="12" w16cid:durableId="2038267738">
    <w:abstractNumId w:val="1"/>
  </w:num>
  <w:num w:numId="13" w16cid:durableId="19302376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47CF0"/>
    <w:rsid w:val="000524AB"/>
    <w:rsid w:val="0005265E"/>
    <w:rsid w:val="00061656"/>
    <w:rsid w:val="000956DD"/>
    <w:rsid w:val="00095E48"/>
    <w:rsid w:val="000A1E2A"/>
    <w:rsid w:val="000A480F"/>
    <w:rsid w:val="000B0F66"/>
    <w:rsid w:val="000B138C"/>
    <w:rsid w:val="000D7A0E"/>
    <w:rsid w:val="0010301B"/>
    <w:rsid w:val="00103D23"/>
    <w:rsid w:val="00124FB1"/>
    <w:rsid w:val="001270EB"/>
    <w:rsid w:val="00137B08"/>
    <w:rsid w:val="00146CC5"/>
    <w:rsid w:val="001559AB"/>
    <w:rsid w:val="00161330"/>
    <w:rsid w:val="001620D0"/>
    <w:rsid w:val="00163DE0"/>
    <w:rsid w:val="00164571"/>
    <w:rsid w:val="00173170"/>
    <w:rsid w:val="001A0521"/>
    <w:rsid w:val="001A4D1A"/>
    <w:rsid w:val="001A6FF3"/>
    <w:rsid w:val="001B2D25"/>
    <w:rsid w:val="001C2672"/>
    <w:rsid w:val="001E45EC"/>
    <w:rsid w:val="001F5A89"/>
    <w:rsid w:val="001F7CA7"/>
    <w:rsid w:val="00201EFF"/>
    <w:rsid w:val="0020386B"/>
    <w:rsid w:val="00206279"/>
    <w:rsid w:val="00210A66"/>
    <w:rsid w:val="00211CC2"/>
    <w:rsid w:val="00214598"/>
    <w:rsid w:val="002469E6"/>
    <w:rsid w:val="00274ABD"/>
    <w:rsid w:val="002801DE"/>
    <w:rsid w:val="002B2A7B"/>
    <w:rsid w:val="002B5FE1"/>
    <w:rsid w:val="002C0C04"/>
    <w:rsid w:val="002D545C"/>
    <w:rsid w:val="002D68D3"/>
    <w:rsid w:val="002D793D"/>
    <w:rsid w:val="002E0439"/>
    <w:rsid w:val="002E415B"/>
    <w:rsid w:val="002E71B8"/>
    <w:rsid w:val="00305606"/>
    <w:rsid w:val="00312A26"/>
    <w:rsid w:val="00327056"/>
    <w:rsid w:val="003319F0"/>
    <w:rsid w:val="00334754"/>
    <w:rsid w:val="00342686"/>
    <w:rsid w:val="00365440"/>
    <w:rsid w:val="00365B2F"/>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10E91"/>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B7379"/>
    <w:rsid w:val="005C6401"/>
    <w:rsid w:val="005D5650"/>
    <w:rsid w:val="005D7E4A"/>
    <w:rsid w:val="005E6AD9"/>
    <w:rsid w:val="005F239F"/>
    <w:rsid w:val="005F5BE6"/>
    <w:rsid w:val="00624633"/>
    <w:rsid w:val="00641B57"/>
    <w:rsid w:val="00643A79"/>
    <w:rsid w:val="00643EF8"/>
    <w:rsid w:val="00653845"/>
    <w:rsid w:val="0066026B"/>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31E5A"/>
    <w:rsid w:val="0074517C"/>
    <w:rsid w:val="00750BA3"/>
    <w:rsid w:val="0075573C"/>
    <w:rsid w:val="00756E22"/>
    <w:rsid w:val="00762D2D"/>
    <w:rsid w:val="0076694B"/>
    <w:rsid w:val="007924D9"/>
    <w:rsid w:val="007926CD"/>
    <w:rsid w:val="0079315D"/>
    <w:rsid w:val="007979AD"/>
    <w:rsid w:val="007B0871"/>
    <w:rsid w:val="007B5E71"/>
    <w:rsid w:val="007D2ACD"/>
    <w:rsid w:val="007D6953"/>
    <w:rsid w:val="007F1B07"/>
    <w:rsid w:val="007F1FFC"/>
    <w:rsid w:val="008374BE"/>
    <w:rsid w:val="0085025B"/>
    <w:rsid w:val="00854F10"/>
    <w:rsid w:val="00892FDC"/>
    <w:rsid w:val="008A38B7"/>
    <w:rsid w:val="008A51D4"/>
    <w:rsid w:val="008B3642"/>
    <w:rsid w:val="008D3F60"/>
    <w:rsid w:val="008D7BFE"/>
    <w:rsid w:val="008E370A"/>
    <w:rsid w:val="008E5D23"/>
    <w:rsid w:val="00925260"/>
    <w:rsid w:val="00944292"/>
    <w:rsid w:val="0095100D"/>
    <w:rsid w:val="00954BF5"/>
    <w:rsid w:val="00964B1D"/>
    <w:rsid w:val="00970A33"/>
    <w:rsid w:val="00972341"/>
    <w:rsid w:val="00975E33"/>
    <w:rsid w:val="00987E69"/>
    <w:rsid w:val="00990EC5"/>
    <w:rsid w:val="00991F03"/>
    <w:rsid w:val="009B5311"/>
    <w:rsid w:val="009C77C7"/>
    <w:rsid w:val="009D66A2"/>
    <w:rsid w:val="009D6D35"/>
    <w:rsid w:val="009E6ACF"/>
    <w:rsid w:val="00A00C65"/>
    <w:rsid w:val="00A10143"/>
    <w:rsid w:val="00A143AE"/>
    <w:rsid w:val="00A23492"/>
    <w:rsid w:val="00A24089"/>
    <w:rsid w:val="00A37B3F"/>
    <w:rsid w:val="00A52F0E"/>
    <w:rsid w:val="00A66415"/>
    <w:rsid w:val="00A77626"/>
    <w:rsid w:val="00A86CBC"/>
    <w:rsid w:val="00A93454"/>
    <w:rsid w:val="00AA196B"/>
    <w:rsid w:val="00AD64BD"/>
    <w:rsid w:val="00AE2827"/>
    <w:rsid w:val="00AF0750"/>
    <w:rsid w:val="00B00B3A"/>
    <w:rsid w:val="00B017D0"/>
    <w:rsid w:val="00B026C5"/>
    <w:rsid w:val="00B158AC"/>
    <w:rsid w:val="00B201A3"/>
    <w:rsid w:val="00B2065B"/>
    <w:rsid w:val="00B25C12"/>
    <w:rsid w:val="00B626D0"/>
    <w:rsid w:val="00B722D0"/>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73DF"/>
    <w:rsid w:val="00C67A23"/>
    <w:rsid w:val="00C81C58"/>
    <w:rsid w:val="00C939EB"/>
    <w:rsid w:val="00CA4E9C"/>
    <w:rsid w:val="00CB6B1C"/>
    <w:rsid w:val="00CC512C"/>
    <w:rsid w:val="00CD4854"/>
    <w:rsid w:val="00CE2F27"/>
    <w:rsid w:val="00CF2DD9"/>
    <w:rsid w:val="00CF325A"/>
    <w:rsid w:val="00CF7C51"/>
    <w:rsid w:val="00D033F9"/>
    <w:rsid w:val="00D12878"/>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21392"/>
    <w:rsid w:val="00E27D21"/>
    <w:rsid w:val="00E30F03"/>
    <w:rsid w:val="00E43176"/>
    <w:rsid w:val="00E46AD6"/>
    <w:rsid w:val="00E77DF1"/>
    <w:rsid w:val="00E84BAC"/>
    <w:rsid w:val="00ED099B"/>
    <w:rsid w:val="00ED5161"/>
    <w:rsid w:val="00EE42EB"/>
    <w:rsid w:val="00EF0982"/>
    <w:rsid w:val="00F0261C"/>
    <w:rsid w:val="00F068C7"/>
    <w:rsid w:val="00F13D77"/>
    <w:rsid w:val="00F17000"/>
    <w:rsid w:val="00F233F8"/>
    <w:rsid w:val="00F34323"/>
    <w:rsid w:val="00F40691"/>
    <w:rsid w:val="00F50498"/>
    <w:rsid w:val="00F52E92"/>
    <w:rsid w:val="00F63DC8"/>
    <w:rsid w:val="00F72499"/>
    <w:rsid w:val="00F72C54"/>
    <w:rsid w:val="00F91030"/>
    <w:rsid w:val="00F931E1"/>
    <w:rsid w:val="00F971D9"/>
    <w:rsid w:val="00FA77CC"/>
    <w:rsid w:val="00FB5C31"/>
    <w:rsid w:val="00FB61B8"/>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65B80-BB6C-4766-AB36-0207D6740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4</TotalTime>
  <Pages>21</Pages>
  <Words>5514</Words>
  <Characters>3143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 Sealim</cp:lastModifiedBy>
  <cp:revision>209</cp:revision>
  <dcterms:created xsi:type="dcterms:W3CDTF">2024-09-26T04:44:00Z</dcterms:created>
  <dcterms:modified xsi:type="dcterms:W3CDTF">2024-11-26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Hl96VnN"/&gt;&lt;style id="http://www.zotero.org/styles/ieee" locale="en-US" hasBibliography="1" bibliographyStyleHasBeenSet="1"/&gt;&lt;prefs&gt;&lt;pref name="fieldType" value="Field"/&gt;&lt;/prefs&gt;&lt;/data&gt;</vt:lpwstr>
  </property>
</Properties>
</file>